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0336" w:rsidRPr="0043073F" w:rsidRDefault="00460336" w:rsidP="00460336">
      <w:pPr>
        <w:bidi/>
        <w:rPr>
          <w:rFonts w:cs="B Nazanin+ Regular"/>
          <w:b/>
          <w:bCs/>
          <w:sz w:val="28"/>
          <w:szCs w:val="28"/>
          <w:rtl/>
          <w:lang w:bidi="fa-IR"/>
        </w:rPr>
      </w:pPr>
    </w:p>
    <w:p w:rsidR="00460336" w:rsidRPr="0043073F" w:rsidRDefault="00460336" w:rsidP="00460336">
      <w:pPr>
        <w:tabs>
          <w:tab w:val="left" w:pos="774"/>
          <w:tab w:val="left" w:pos="2944"/>
          <w:tab w:val="right" w:pos="9360"/>
        </w:tabs>
        <w:bidi/>
        <w:spacing w:after="200" w:line="276" w:lineRule="auto"/>
        <w:jc w:val="center"/>
        <w:rPr>
          <w:rFonts w:ascii="Calibri" w:eastAsia="Calibri" w:hAnsi="Calibri" w:cs="B Nazanin+ Regular"/>
          <w:b/>
          <w:bCs/>
          <w:sz w:val="32"/>
          <w:szCs w:val="32"/>
          <w:rtl/>
          <w:lang w:bidi="fa-IR"/>
        </w:rPr>
      </w:pPr>
      <w:r w:rsidRPr="0043073F">
        <w:rPr>
          <w:rFonts w:ascii="Calibri" w:eastAsia="Calibri" w:hAnsi="Calibri" w:cs="B Nazanin+ Regular" w:hint="cs"/>
          <w:noProof/>
          <w:szCs w:val="20"/>
          <w:rtl/>
        </w:rPr>
        <w:drawing>
          <wp:inline distT="0" distB="0" distL="0" distR="0" wp14:anchorId="7AC54C59" wp14:editId="7E0EFD8C">
            <wp:extent cx="1441522" cy="1442434"/>
            <wp:effectExtent l="19050" t="0" r="6278" b="0"/>
            <wp:docPr id="1" name="Picture 1" descr="aut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ut0"/>
                    <pic:cNvPicPr>
                      <a:picLocks noChangeAspect="1" noChangeArrowheads="1"/>
                    </pic:cNvPicPr>
                  </pic:nvPicPr>
                  <pic:blipFill>
                    <a:blip r:embed="rId5"/>
                    <a:srcRect/>
                    <a:stretch>
                      <a:fillRect/>
                    </a:stretch>
                  </pic:blipFill>
                  <pic:spPr bwMode="auto">
                    <a:xfrm>
                      <a:off x="0" y="0"/>
                      <a:ext cx="1441522" cy="1442434"/>
                    </a:xfrm>
                    <a:prstGeom prst="rect">
                      <a:avLst/>
                    </a:prstGeom>
                    <a:noFill/>
                    <a:ln w="9525">
                      <a:noFill/>
                      <a:miter lim="800000"/>
                      <a:headEnd/>
                      <a:tailEnd/>
                    </a:ln>
                  </pic:spPr>
                </pic:pic>
              </a:graphicData>
            </a:graphic>
          </wp:inline>
        </w:drawing>
      </w:r>
    </w:p>
    <w:p w:rsidR="00460336" w:rsidRPr="00460336" w:rsidRDefault="00460336" w:rsidP="00460336">
      <w:pPr>
        <w:bidi/>
        <w:spacing w:before="369" w:after="0" w:line="216" w:lineRule="auto"/>
        <w:jc w:val="center"/>
        <w:rPr>
          <w:rFonts w:ascii="Calibri" w:eastAsia="Calibri" w:hAnsi="Calibri" w:cs="B Nazanin+ Regular"/>
          <w:b/>
          <w:bCs/>
          <w:sz w:val="36"/>
          <w:szCs w:val="36"/>
          <w:rtl/>
        </w:rPr>
      </w:pPr>
      <w:r w:rsidRPr="00460336">
        <w:rPr>
          <w:rFonts w:ascii="Calibri" w:eastAsia="Calibri" w:hAnsi="Calibri" w:cs="B Nazanin+ Regular" w:hint="cs"/>
          <w:b/>
          <w:bCs/>
          <w:sz w:val="36"/>
          <w:szCs w:val="36"/>
          <w:rtl/>
        </w:rPr>
        <w:t>دانشگاه صنعتی امیرکبیر (پلی تکنیک تهران)</w:t>
      </w:r>
    </w:p>
    <w:p w:rsidR="00460336" w:rsidRPr="00460336" w:rsidRDefault="00460336" w:rsidP="00460336">
      <w:pPr>
        <w:tabs>
          <w:tab w:val="left" w:pos="774"/>
          <w:tab w:val="left" w:pos="2944"/>
          <w:tab w:val="right" w:pos="9360"/>
        </w:tabs>
        <w:bidi/>
        <w:spacing w:after="200" w:line="276" w:lineRule="auto"/>
        <w:jc w:val="center"/>
        <w:rPr>
          <w:rFonts w:ascii="Calibri" w:eastAsia="Calibri" w:hAnsi="Calibri" w:cs="B Nazanin+ Regular"/>
          <w:b/>
          <w:bCs/>
          <w:sz w:val="32"/>
          <w:szCs w:val="32"/>
          <w:rtl/>
        </w:rPr>
      </w:pPr>
      <w:r w:rsidRPr="00460336">
        <w:rPr>
          <w:rFonts w:ascii="Calibri" w:eastAsia="Calibri" w:hAnsi="Calibri" w:cs="B Nazanin+ Regular" w:hint="cs"/>
          <w:b/>
          <w:bCs/>
          <w:sz w:val="32"/>
          <w:szCs w:val="32"/>
          <w:rtl/>
        </w:rPr>
        <w:t>دانشکده‌ی مهندسی کامپیوتر و فن‌آوری اطلاعات</w:t>
      </w:r>
    </w:p>
    <w:p w:rsidR="00460336" w:rsidRPr="0043073F" w:rsidRDefault="00460336" w:rsidP="00460336">
      <w:pPr>
        <w:tabs>
          <w:tab w:val="left" w:pos="774"/>
          <w:tab w:val="left" w:pos="2944"/>
          <w:tab w:val="right" w:pos="9360"/>
        </w:tabs>
        <w:bidi/>
        <w:spacing w:after="200" w:line="276" w:lineRule="auto"/>
        <w:jc w:val="center"/>
        <w:rPr>
          <w:rFonts w:ascii="Calibri" w:eastAsia="Calibri" w:hAnsi="Calibri" w:cs="B Nazanin+ Regular"/>
          <w:sz w:val="36"/>
          <w:szCs w:val="36"/>
          <w:rtl/>
        </w:rPr>
      </w:pPr>
    </w:p>
    <w:p w:rsidR="00460336" w:rsidRPr="00460336" w:rsidRDefault="00460336" w:rsidP="00460336">
      <w:pPr>
        <w:tabs>
          <w:tab w:val="left" w:pos="774"/>
          <w:tab w:val="left" w:pos="2944"/>
          <w:tab w:val="right" w:pos="9360"/>
        </w:tabs>
        <w:bidi/>
        <w:spacing w:after="200" w:line="276" w:lineRule="auto"/>
        <w:jc w:val="center"/>
        <w:rPr>
          <w:rFonts w:ascii="Calibri" w:eastAsia="Calibri" w:hAnsi="Calibri" w:cs="B Nazanin+ Regular"/>
          <w:b/>
          <w:bCs/>
          <w:sz w:val="32"/>
          <w:szCs w:val="32"/>
          <w:rtl/>
          <w:lang w:bidi="fa-IR"/>
        </w:rPr>
      </w:pPr>
      <w:r w:rsidRPr="00460336">
        <w:rPr>
          <w:rFonts w:ascii="Calibri" w:eastAsia="Calibri" w:hAnsi="Calibri" w:cs="B Nazanin+ Regular" w:hint="cs"/>
          <w:b/>
          <w:bCs/>
          <w:sz w:val="36"/>
          <w:szCs w:val="36"/>
          <w:rtl/>
        </w:rPr>
        <w:t>روش تحقیق و گزارش نویسی</w:t>
      </w:r>
    </w:p>
    <w:p w:rsidR="00460336" w:rsidRPr="0043073F" w:rsidRDefault="00460336" w:rsidP="00460336">
      <w:pPr>
        <w:tabs>
          <w:tab w:val="left" w:pos="774"/>
          <w:tab w:val="left" w:pos="2944"/>
          <w:tab w:val="right" w:pos="9360"/>
        </w:tabs>
        <w:bidi/>
        <w:spacing w:after="200" w:line="276" w:lineRule="auto"/>
        <w:jc w:val="center"/>
        <w:rPr>
          <w:rFonts w:ascii="Cambria Math" w:eastAsia="SimSun" w:hAnsi="Cambria Math" w:cs="B Nazanin+ Regular" w:hint="eastAsia"/>
          <w:b/>
          <w:bCs/>
          <w:sz w:val="36"/>
          <w:szCs w:val="36"/>
          <w:rtl/>
          <w:lang w:eastAsia="zh-CN" w:bidi="fa-IR"/>
        </w:rPr>
      </w:pPr>
      <w:r w:rsidRPr="0043073F">
        <w:rPr>
          <w:rFonts w:ascii="Cambria Math" w:eastAsia="SimSun" w:hAnsi="Cambria Math" w:cs="B Nazanin+ Regular" w:hint="cs"/>
          <w:b/>
          <w:bCs/>
          <w:sz w:val="36"/>
          <w:szCs w:val="36"/>
          <w:rtl/>
          <w:lang w:eastAsia="zh-CN" w:bidi="fa-IR"/>
        </w:rPr>
        <w:t xml:space="preserve">تکلیف </w:t>
      </w:r>
      <w:r>
        <w:rPr>
          <w:rFonts w:ascii="Cambria Math" w:eastAsia="SimSun" w:hAnsi="Cambria Math" w:cs="B Nazanin+ Regular" w:hint="cs"/>
          <w:b/>
          <w:bCs/>
          <w:sz w:val="36"/>
          <w:szCs w:val="36"/>
          <w:rtl/>
          <w:lang w:eastAsia="zh-CN" w:bidi="fa-IR"/>
        </w:rPr>
        <w:t>هفتم</w:t>
      </w:r>
    </w:p>
    <w:p w:rsidR="00460336" w:rsidRPr="0043073F"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2"/>
          <w:szCs w:val="32"/>
          <w:lang w:eastAsia="zh-CN" w:bidi="fa-IR"/>
        </w:rPr>
      </w:pPr>
    </w:p>
    <w:p w:rsidR="00460336" w:rsidRPr="00460336"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2"/>
          <w:szCs w:val="32"/>
          <w:rtl/>
          <w:lang w:eastAsia="zh-CN" w:bidi="fa-IR"/>
        </w:rPr>
      </w:pPr>
      <w:r w:rsidRPr="00460336">
        <w:rPr>
          <w:rFonts w:ascii="Cambria Math" w:eastAsia="SimSun" w:hAnsi="Cambria Math" w:cs="B Nazanin+ Regular" w:hint="cs"/>
          <w:b/>
          <w:bCs/>
          <w:sz w:val="32"/>
          <w:szCs w:val="32"/>
          <w:rtl/>
          <w:lang w:eastAsia="zh-CN" w:bidi="fa-IR"/>
        </w:rPr>
        <w:t>سید محمد مهدی موسوی</w:t>
      </w:r>
    </w:p>
    <w:p w:rsidR="00460336" w:rsidRDefault="00460336" w:rsidP="00460336">
      <w:pPr>
        <w:tabs>
          <w:tab w:val="left" w:pos="2841"/>
          <w:tab w:val="center" w:pos="4285"/>
          <w:tab w:val="right" w:pos="7755"/>
        </w:tabs>
        <w:bidi/>
        <w:spacing w:before="120" w:after="120" w:line="360" w:lineRule="auto"/>
        <w:jc w:val="center"/>
        <w:rPr>
          <w:rFonts w:ascii="Cambria Math" w:eastAsia="SimSun" w:hAnsi="Cambria Math" w:cs="B Nazanin+ Regular" w:hint="eastAsia"/>
          <w:b/>
          <w:bCs/>
          <w:sz w:val="32"/>
          <w:szCs w:val="32"/>
          <w:lang w:eastAsia="zh-CN" w:bidi="fa-IR"/>
        </w:rPr>
      </w:pPr>
      <w:r w:rsidRPr="0043073F">
        <w:rPr>
          <w:rFonts w:ascii="Cambria Math" w:eastAsia="SimSun" w:hAnsi="Cambria Math" w:cs="B Nazanin+ Regular"/>
          <w:b/>
          <w:bCs/>
          <w:sz w:val="32"/>
          <w:szCs w:val="32"/>
          <w:lang w:eastAsia="zh-CN" w:bidi="fa-IR"/>
        </w:rPr>
        <w:t>(9231053)</w:t>
      </w:r>
    </w:p>
    <w:p w:rsidR="00460336" w:rsidRPr="0043073F" w:rsidRDefault="00460336" w:rsidP="00460336">
      <w:pPr>
        <w:tabs>
          <w:tab w:val="left" w:pos="2841"/>
          <w:tab w:val="center" w:pos="4285"/>
          <w:tab w:val="right" w:pos="7755"/>
        </w:tabs>
        <w:bidi/>
        <w:spacing w:before="120" w:after="120" w:line="360" w:lineRule="auto"/>
        <w:jc w:val="center"/>
        <w:rPr>
          <w:rFonts w:ascii="Cambria Math" w:eastAsia="SimSun" w:hAnsi="Cambria Math" w:cs="B Nazanin+ Regular" w:hint="eastAsia"/>
          <w:b/>
          <w:bCs/>
          <w:sz w:val="32"/>
          <w:szCs w:val="32"/>
          <w:rtl/>
          <w:lang w:eastAsia="zh-CN" w:bidi="fa-IR"/>
        </w:rPr>
      </w:pPr>
    </w:p>
    <w:p w:rsidR="00460336" w:rsidRPr="00460336"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6"/>
          <w:szCs w:val="36"/>
          <w:rtl/>
          <w:lang w:eastAsia="zh-CN" w:bidi="fa-IR"/>
        </w:rPr>
      </w:pPr>
      <w:r w:rsidRPr="00460336">
        <w:rPr>
          <w:rFonts w:ascii="Cambria Math" w:eastAsia="SimSun" w:hAnsi="Cambria Math" w:cs="B Nazanin+ Regular" w:hint="cs"/>
          <w:b/>
          <w:bCs/>
          <w:sz w:val="36"/>
          <w:szCs w:val="36"/>
          <w:rtl/>
          <w:lang w:eastAsia="zh-CN" w:bidi="fa-IR"/>
        </w:rPr>
        <w:t>استاد :</w:t>
      </w:r>
    </w:p>
    <w:p w:rsidR="00460336" w:rsidRPr="0043073F"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2"/>
          <w:szCs w:val="32"/>
          <w:rtl/>
          <w:lang w:eastAsia="zh-CN" w:bidi="fa-IR"/>
        </w:rPr>
      </w:pPr>
      <w:r w:rsidRPr="0043073F">
        <w:rPr>
          <w:rFonts w:ascii="Cambria Math" w:eastAsia="SimSun" w:hAnsi="Cambria Math" w:cs="B Nazanin+ Regular" w:hint="cs"/>
          <w:b/>
          <w:bCs/>
          <w:sz w:val="32"/>
          <w:szCs w:val="32"/>
          <w:rtl/>
          <w:lang w:eastAsia="zh-CN" w:bidi="fa-IR"/>
        </w:rPr>
        <w:t>جناب آقای دکتر صفابخش</w:t>
      </w:r>
    </w:p>
    <w:p w:rsidR="00460336" w:rsidRPr="00460336"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2"/>
          <w:szCs w:val="32"/>
          <w:rtl/>
          <w:lang w:eastAsia="zh-CN" w:bidi="fa-IR"/>
        </w:rPr>
      </w:pPr>
    </w:p>
    <w:p w:rsidR="00460336" w:rsidRDefault="00460336" w:rsidP="00460336">
      <w:pPr>
        <w:tabs>
          <w:tab w:val="left" w:pos="2841"/>
          <w:tab w:val="center" w:pos="4285"/>
          <w:tab w:val="right" w:pos="7755"/>
        </w:tabs>
        <w:bidi/>
        <w:spacing w:before="120" w:after="120" w:line="240" w:lineRule="auto"/>
        <w:jc w:val="center"/>
        <w:rPr>
          <w:rFonts w:ascii="Cambria Math" w:eastAsia="SimSun" w:hAnsi="Cambria Math" w:cs="B Nazanin+ Regular" w:hint="eastAsia"/>
          <w:b/>
          <w:bCs/>
          <w:sz w:val="32"/>
          <w:szCs w:val="32"/>
          <w:lang w:eastAsia="zh-CN" w:bidi="fa-IR"/>
        </w:rPr>
      </w:pPr>
      <w:r w:rsidRPr="00460336">
        <w:rPr>
          <w:rFonts w:ascii="Cambria Math" w:eastAsia="SimSun" w:hAnsi="Cambria Math" w:cs="B Nazanin+ Regular" w:hint="cs"/>
          <w:b/>
          <w:bCs/>
          <w:sz w:val="32"/>
          <w:szCs w:val="32"/>
          <w:rtl/>
          <w:lang w:eastAsia="zh-CN" w:bidi="fa-IR"/>
        </w:rPr>
        <w:t>فروردین 95</w:t>
      </w:r>
    </w:p>
    <w:p w:rsidR="002334D3" w:rsidRDefault="002334D3" w:rsidP="002334D3">
      <w:pPr>
        <w:tabs>
          <w:tab w:val="left" w:pos="4350"/>
          <w:tab w:val="center" w:pos="4680"/>
        </w:tabs>
        <w:bidi/>
        <w:rPr>
          <w:rFonts w:ascii="Cambria Math" w:eastAsia="SimSun" w:hAnsi="Cambria Math" w:cs="B Nazanin+ Regular" w:hint="eastAsia"/>
          <w:b/>
          <w:bCs/>
          <w:sz w:val="32"/>
          <w:szCs w:val="32"/>
          <w:rtl/>
          <w:lang w:eastAsia="zh-CN" w:bidi="fa-IR"/>
        </w:rPr>
      </w:pPr>
    </w:p>
    <w:p w:rsidR="00460336" w:rsidRPr="00460336" w:rsidRDefault="00460336" w:rsidP="002334D3">
      <w:pPr>
        <w:tabs>
          <w:tab w:val="left" w:pos="4350"/>
          <w:tab w:val="center" w:pos="4680"/>
        </w:tabs>
        <w:bidi/>
        <w:rPr>
          <w:rFonts w:cs="B Nazanin+ Regular"/>
          <w:b/>
          <w:bCs/>
          <w:sz w:val="28"/>
          <w:szCs w:val="28"/>
          <w:u w:val="thick"/>
          <w:lang w:bidi="fa-IR"/>
        </w:rPr>
      </w:pPr>
      <w:r>
        <w:rPr>
          <w:rFonts w:cs="B Nazanin+ Regular"/>
          <w:b/>
          <w:bCs/>
          <w:sz w:val="28"/>
          <w:szCs w:val="28"/>
          <w:lang w:bidi="fa-IR"/>
        </w:rPr>
        <w:lastRenderedPageBreak/>
        <w:tab/>
      </w:r>
      <w:r w:rsidRPr="00460336">
        <w:rPr>
          <w:rFonts w:cs="B Nazanin+ Regular"/>
          <w:b/>
          <w:bCs/>
          <w:sz w:val="28"/>
          <w:szCs w:val="28"/>
          <w:u w:val="thick"/>
          <w:lang w:bidi="fa-IR"/>
        </w:rPr>
        <w:t>IEEE</w:t>
      </w:r>
    </w:p>
    <w:p w:rsidR="00460336" w:rsidRDefault="00460336" w:rsidP="00460336"/>
    <w:p w:rsidR="00460336" w:rsidRDefault="00460336" w:rsidP="00460336">
      <w:pPr>
        <w:pStyle w:val="EndNoteBibliography"/>
        <w:spacing w:after="0"/>
        <w:ind w:left="720" w:hanging="720"/>
      </w:pPr>
      <w:r>
        <w:fldChar w:fldCharType="begin"/>
      </w:r>
      <w:r>
        <w:instrText xml:space="preserve"> ADDIN EN.REFLIST </w:instrText>
      </w:r>
      <w:r>
        <w:fldChar w:fldCharType="separate"/>
      </w:r>
      <w:r w:rsidRPr="00801A7C">
        <w:t>[1]</w:t>
      </w:r>
      <w:r w:rsidRPr="00801A7C">
        <w:tab/>
        <w:t>Z. Durumeric, J. Kasten, M. Bailey, and J. A. Halderman, "Analysis of the HTTPS certificate ecosystem," presented at the Proceedings of the 2013 conference on Internet measurement conference, Barcelona, Spain, 2013.</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2]</w:t>
      </w:r>
      <w:r w:rsidRPr="00801A7C">
        <w:tab/>
        <w:t xml:space="preserve">A. Goldberg, R. Buff, and A. Schmitt, "A comparison of HTTP and HTTPS performance," </w:t>
      </w:r>
      <w:r w:rsidRPr="00801A7C">
        <w:rPr>
          <w:i/>
        </w:rPr>
        <w:t xml:space="preserve">Computer Measurement Group, CMG98, </w:t>
      </w:r>
      <w:r w:rsidRPr="00801A7C">
        <w:t>1998.</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3]</w:t>
      </w:r>
      <w:r w:rsidRPr="00801A7C">
        <w:tab/>
        <w:t xml:space="preserve">J. Clark and P. C. van Oorschot, "SoK: SSL and HTTPS: Revisiting past challenges and evaluating certificate trust model enhancements," in </w:t>
      </w:r>
      <w:r w:rsidRPr="00801A7C">
        <w:rPr>
          <w:i/>
        </w:rPr>
        <w:t>Security and Privacy (SP), 2013 IEEE Symposium on</w:t>
      </w:r>
      <w:r w:rsidRPr="00801A7C">
        <w:t>, 2013, pp. 511-525.</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4]</w:t>
      </w:r>
      <w:r w:rsidRPr="00801A7C">
        <w:tab/>
        <w:t xml:space="preserve">F. Callegati, W. Cerroni, and M. Ramilli, "Man-in-the-Middle Attack to the HTTPS Protocol," </w:t>
      </w:r>
      <w:r w:rsidRPr="00801A7C">
        <w:rPr>
          <w:i/>
        </w:rPr>
        <w:t xml:space="preserve">IEEE Security and Privacy, </w:t>
      </w:r>
      <w:r w:rsidRPr="00801A7C">
        <w:t>vol. 7, pp. 78-81, 2009.</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5]</w:t>
      </w:r>
      <w:r w:rsidRPr="00801A7C">
        <w:tab/>
        <w:t xml:space="preserve">N. Heninger, Z. Durumeric, E. Wustrow, and J. A. Halderman, "Mining your Ps and Qs: Detection of widespread weak keys in network devices," in </w:t>
      </w:r>
      <w:r w:rsidRPr="00801A7C">
        <w:rPr>
          <w:i/>
        </w:rPr>
        <w:t>Presented as part of the 21st USENIX Security Symposium (USENIX Security 12)</w:t>
      </w:r>
      <w:r w:rsidRPr="00801A7C">
        <w:t>, 2012, pp. 205-220.</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6]</w:t>
      </w:r>
      <w:r w:rsidRPr="00801A7C">
        <w:tab/>
        <w:t>D. Naylor, A. Finamore, I. Leontiadis, Y. Grunenberger, M. Mellia, M. Munafò</w:t>
      </w:r>
      <w:r w:rsidRPr="00801A7C">
        <w:rPr>
          <w:i/>
        </w:rPr>
        <w:t>, et al.</w:t>
      </w:r>
      <w:r w:rsidRPr="00801A7C">
        <w:t xml:space="preserve">, "The cost of the S in HTTPS," in </w:t>
      </w:r>
      <w:r w:rsidRPr="00801A7C">
        <w:rPr>
          <w:i/>
        </w:rPr>
        <w:t>Proceedings of the 10th ACM International on Conference on emerging Networking Experiments and Technologies</w:t>
      </w:r>
      <w:r w:rsidRPr="00801A7C">
        <w:t>, 2014, pp. 133-140.</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7]</w:t>
      </w:r>
      <w:r w:rsidRPr="00801A7C">
        <w:tab/>
        <w:t xml:space="preserve">I. Anshel, M. Anshel, and D. Goldfeld, "An algebraic method for public-key cryptography," </w:t>
      </w:r>
      <w:r w:rsidRPr="00801A7C">
        <w:rPr>
          <w:i/>
        </w:rPr>
        <w:t xml:space="preserve">Mathematical Research Letters, </w:t>
      </w:r>
      <w:r w:rsidRPr="00801A7C">
        <w:t>vol. 6, pp. 287-292, 1999.</w:t>
      </w:r>
    </w:p>
    <w:p w:rsidR="00460336" w:rsidRPr="00801A7C" w:rsidRDefault="00460336" w:rsidP="00460336">
      <w:pPr>
        <w:pStyle w:val="EndNoteBibliography"/>
        <w:spacing w:after="0"/>
        <w:ind w:left="720" w:hanging="720"/>
      </w:pPr>
    </w:p>
    <w:p w:rsidR="00460336" w:rsidRDefault="00460336" w:rsidP="00460336">
      <w:pPr>
        <w:pStyle w:val="EndNoteBibliography"/>
        <w:spacing w:after="0"/>
        <w:ind w:left="720" w:hanging="720"/>
      </w:pPr>
      <w:r w:rsidRPr="00801A7C">
        <w:t>[8]</w:t>
      </w:r>
      <w:r w:rsidRPr="00801A7C">
        <w:tab/>
        <w:t xml:space="preserve">T. Chomsiri, "HTTPS Hacking Protection," in </w:t>
      </w:r>
      <w:r w:rsidRPr="00801A7C">
        <w:rPr>
          <w:i/>
        </w:rPr>
        <w:t>Advanced Information Networking and Applications Workshops, 2007, AINAW'07. 21st International Conference on</w:t>
      </w:r>
      <w:r w:rsidRPr="00801A7C">
        <w:t>, 2007, pp. 590-594.</w:t>
      </w:r>
    </w:p>
    <w:p w:rsidR="00460336" w:rsidRPr="00801A7C" w:rsidRDefault="00460336" w:rsidP="00460336">
      <w:pPr>
        <w:pStyle w:val="EndNoteBibliography"/>
        <w:spacing w:after="0"/>
        <w:ind w:left="720" w:hanging="720"/>
      </w:pPr>
    </w:p>
    <w:p w:rsidR="00460336" w:rsidRPr="00801A7C" w:rsidRDefault="00460336" w:rsidP="00460336">
      <w:pPr>
        <w:pStyle w:val="EndNoteBibliography"/>
        <w:ind w:left="720" w:hanging="720"/>
      </w:pPr>
      <w:r w:rsidRPr="00801A7C">
        <w:t>[9]</w:t>
      </w:r>
      <w:r w:rsidRPr="00801A7C">
        <w:tab/>
        <w:t xml:space="preserve">D. Schatzmann, W. Mühlbauer, T. Spyropoulos, and X. Dimitropoulos, "Digging into HTTPS: flow-based classification of webmail traffic," in </w:t>
      </w:r>
      <w:r w:rsidRPr="00801A7C">
        <w:rPr>
          <w:i/>
        </w:rPr>
        <w:t>Proceedings of the 10th ACM SIGCOMM conference on Internet measurement</w:t>
      </w:r>
      <w:r w:rsidRPr="00801A7C">
        <w:t>, 2010, pp. 322-327.</w:t>
      </w:r>
    </w:p>
    <w:p w:rsidR="00460336" w:rsidRDefault="00460336" w:rsidP="00460336">
      <w:pPr>
        <w:tabs>
          <w:tab w:val="left" w:pos="4350"/>
          <w:tab w:val="center" w:pos="4680"/>
        </w:tabs>
      </w:pPr>
      <w:r>
        <w:fldChar w:fldCharType="end"/>
      </w:r>
    </w:p>
    <w:p w:rsidR="00460336" w:rsidRPr="00460336" w:rsidRDefault="00460336" w:rsidP="00460336">
      <w:pPr>
        <w:tabs>
          <w:tab w:val="left" w:pos="4350"/>
          <w:tab w:val="center" w:pos="4680"/>
        </w:tabs>
        <w:rPr>
          <w:rFonts w:cs="B Nazanin+ Regular"/>
          <w:b/>
          <w:bCs/>
          <w:sz w:val="28"/>
          <w:szCs w:val="28"/>
          <w:u w:val="single"/>
          <w:lang w:bidi="fa-IR"/>
        </w:rPr>
      </w:pPr>
    </w:p>
    <w:p w:rsidR="009F7F04" w:rsidRDefault="009F7F04"/>
    <w:p w:rsidR="00460336" w:rsidRDefault="00460336"/>
    <w:p w:rsidR="00460336" w:rsidRDefault="00460336"/>
    <w:p w:rsidR="00460336" w:rsidRDefault="00460336"/>
    <w:p w:rsidR="00460336" w:rsidRDefault="00460336">
      <w:pPr>
        <w:rPr>
          <w:rtl/>
        </w:rPr>
      </w:pPr>
    </w:p>
    <w:p w:rsidR="002334D3" w:rsidRDefault="002334D3">
      <w:pPr>
        <w:rPr>
          <w:rtl/>
        </w:rPr>
      </w:pPr>
    </w:p>
    <w:p w:rsidR="002334D3" w:rsidRPr="00460336" w:rsidRDefault="002334D3" w:rsidP="002334D3">
      <w:pPr>
        <w:pStyle w:val="EndNoteBibliography"/>
        <w:spacing w:after="0"/>
        <w:jc w:val="center"/>
        <w:rPr>
          <w:b/>
          <w:bCs/>
          <w:sz w:val="28"/>
          <w:szCs w:val="28"/>
          <w:u w:val="thick"/>
        </w:rPr>
      </w:pPr>
      <w:r w:rsidRPr="00460336">
        <w:rPr>
          <w:rFonts w:asciiTheme="minorHAnsi" w:hAnsiTheme="minorHAnsi"/>
          <w:b/>
          <w:bCs/>
          <w:noProof w:val="0"/>
          <w:sz w:val="28"/>
          <w:szCs w:val="28"/>
          <w:u w:val="thick"/>
        </w:rPr>
        <w:t>Science</w:t>
      </w:r>
    </w:p>
    <w:p w:rsidR="002334D3" w:rsidRPr="00460336" w:rsidRDefault="002334D3" w:rsidP="002334D3">
      <w:pPr>
        <w:pStyle w:val="EndNoteBibliography"/>
        <w:spacing w:after="0"/>
        <w:ind w:left="720" w:hanging="720"/>
        <w:rPr>
          <w:sz w:val="28"/>
          <w:szCs w:val="28"/>
        </w:rPr>
      </w:pPr>
    </w:p>
    <w:p w:rsidR="002334D3" w:rsidRDefault="002334D3" w:rsidP="002334D3">
      <w:pPr>
        <w:pStyle w:val="EndNoteBibliography"/>
        <w:spacing w:after="0"/>
        <w:ind w:left="720" w:hanging="720"/>
      </w:pPr>
    </w:p>
    <w:p w:rsidR="002334D3" w:rsidRDefault="002334D3" w:rsidP="002334D3">
      <w:pPr>
        <w:pStyle w:val="EndNoteBibliography"/>
        <w:spacing w:after="0"/>
        <w:ind w:left="720" w:hanging="720"/>
      </w:pPr>
      <w:r>
        <w:fldChar w:fldCharType="begin"/>
      </w:r>
      <w:r>
        <w:instrText xml:space="preserve"> ADDIN EN.REFLIST </w:instrText>
      </w:r>
      <w:r>
        <w:fldChar w:fldCharType="separate"/>
      </w:r>
      <w:r w:rsidRPr="008405A2">
        <w:t>1.</w:t>
      </w:r>
      <w:r w:rsidRPr="008405A2">
        <w:tab/>
        <w:t>Z. Durumeric, J. Kasten, M. Bailey, J. A. Halderman, paper presented at the Proceedings of the 2013 conference on Internet measurement conference, Barcelona, Spain,  2013.</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2.</w:t>
      </w:r>
      <w:r w:rsidRPr="008405A2">
        <w:tab/>
        <w:t xml:space="preserve">A. Goldberg, R. Buff, A. Schmitt, A comparison of HTTP and HTTPS performance. </w:t>
      </w:r>
      <w:r w:rsidRPr="008405A2">
        <w:rPr>
          <w:i/>
        </w:rPr>
        <w:t>Computer Measurement Group, CMG98</w:t>
      </w:r>
      <w:r w:rsidRPr="008405A2">
        <w:t>,  (1998).</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3.</w:t>
      </w:r>
      <w:r w:rsidRPr="008405A2">
        <w:tab/>
        <w:t xml:space="preserve">J. Clark, P. C. van Oorschot, in </w:t>
      </w:r>
      <w:r w:rsidRPr="008405A2">
        <w:rPr>
          <w:i/>
        </w:rPr>
        <w:t>Security and Privacy (SP), 2013 IEEE Symposium on</w:t>
      </w:r>
      <w:r w:rsidRPr="008405A2">
        <w:t>. (IEEE, 2013), pp. 511-525.</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4.</w:t>
      </w:r>
      <w:r w:rsidRPr="008405A2">
        <w:tab/>
        <w:t xml:space="preserve">F. Callegati, W. Cerroni, M. Ramilli, Man-in-the-Middle Attack to the HTTPS Protocol. </w:t>
      </w:r>
      <w:r w:rsidRPr="008405A2">
        <w:rPr>
          <w:i/>
        </w:rPr>
        <w:t>IEEE Security and Privacy</w:t>
      </w:r>
      <w:r w:rsidRPr="008405A2">
        <w:t xml:space="preserve"> </w:t>
      </w:r>
      <w:r w:rsidRPr="008405A2">
        <w:rPr>
          <w:b/>
        </w:rPr>
        <w:t>7</w:t>
      </w:r>
      <w:r w:rsidRPr="008405A2">
        <w:t>, 78-81 (2009).</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5.</w:t>
      </w:r>
      <w:r w:rsidRPr="008405A2">
        <w:tab/>
        <w:t xml:space="preserve">N. Heninger, Z. Durumeric, E. Wustrow, J. A. Halderman, in </w:t>
      </w:r>
      <w:r w:rsidRPr="008405A2">
        <w:rPr>
          <w:i/>
        </w:rPr>
        <w:t>Presented as part of the 21st USENIX Security Symposium (USENIX Security 12)</w:t>
      </w:r>
      <w:r w:rsidRPr="008405A2">
        <w:t>. (2012), pp. 205-220.</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6.</w:t>
      </w:r>
      <w:r w:rsidRPr="008405A2">
        <w:tab/>
        <w:t>D. Naylor</w:t>
      </w:r>
      <w:r w:rsidRPr="008405A2">
        <w:rPr>
          <w:i/>
        </w:rPr>
        <w:t xml:space="preserve"> et al.</w:t>
      </w:r>
      <w:r w:rsidRPr="008405A2">
        <w:t xml:space="preserve">, in </w:t>
      </w:r>
      <w:r w:rsidRPr="008405A2">
        <w:rPr>
          <w:i/>
        </w:rPr>
        <w:t>Proceedings of the 10th ACM International on Conference on emerging Networking Experiments and Technologies</w:t>
      </w:r>
      <w:r w:rsidRPr="008405A2">
        <w:t>. (ACM, 2014), pp. 133-140.</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7.</w:t>
      </w:r>
      <w:r w:rsidRPr="008405A2">
        <w:tab/>
        <w:t xml:space="preserve">I. Anshel, M. Anshel, D. Goldfeld, An algebraic method for public-key cryptography. </w:t>
      </w:r>
      <w:r w:rsidRPr="008405A2">
        <w:rPr>
          <w:i/>
        </w:rPr>
        <w:t>Mathematical Research Letters</w:t>
      </w:r>
      <w:r w:rsidRPr="008405A2">
        <w:t xml:space="preserve"> </w:t>
      </w:r>
      <w:r w:rsidRPr="008405A2">
        <w:rPr>
          <w:b/>
        </w:rPr>
        <w:t>6</w:t>
      </w:r>
      <w:r w:rsidRPr="008405A2">
        <w:t>, 287-292 (1999).</w:t>
      </w:r>
    </w:p>
    <w:p w:rsidR="002334D3" w:rsidRPr="008405A2" w:rsidRDefault="002334D3" w:rsidP="002334D3">
      <w:pPr>
        <w:pStyle w:val="EndNoteBibliography"/>
        <w:spacing w:after="0"/>
        <w:ind w:left="720" w:hanging="720"/>
      </w:pPr>
    </w:p>
    <w:p w:rsidR="002334D3" w:rsidRDefault="002334D3" w:rsidP="002334D3">
      <w:pPr>
        <w:pStyle w:val="EndNoteBibliography"/>
        <w:spacing w:after="0"/>
        <w:ind w:left="720" w:hanging="720"/>
      </w:pPr>
      <w:r w:rsidRPr="008405A2">
        <w:t>8.</w:t>
      </w:r>
      <w:r w:rsidRPr="008405A2">
        <w:tab/>
        <w:t xml:space="preserve">T. Chomsiri, in </w:t>
      </w:r>
      <w:r w:rsidRPr="008405A2">
        <w:rPr>
          <w:i/>
        </w:rPr>
        <w:t>Advanced Information Networking and Applications Workshops, 2007, AINAW'07. 21st International Conference on</w:t>
      </w:r>
      <w:r w:rsidRPr="008405A2">
        <w:t>. (IEEE, 2007), vol. 1, pp. 590-594.</w:t>
      </w:r>
    </w:p>
    <w:p w:rsidR="002334D3" w:rsidRPr="008405A2" w:rsidRDefault="002334D3" w:rsidP="002334D3">
      <w:pPr>
        <w:pStyle w:val="EndNoteBibliography"/>
        <w:spacing w:after="0"/>
        <w:ind w:left="720" w:hanging="720"/>
      </w:pPr>
    </w:p>
    <w:p w:rsidR="002334D3" w:rsidRDefault="002334D3" w:rsidP="002334D3">
      <w:pPr>
        <w:pStyle w:val="EndNoteBibliography"/>
        <w:ind w:left="720" w:hanging="720"/>
      </w:pPr>
      <w:r w:rsidRPr="008405A2">
        <w:t>9.</w:t>
      </w:r>
      <w:r w:rsidRPr="008405A2">
        <w:tab/>
        <w:t xml:space="preserve">D. Schatzmann, W. Mühlbauer, T. Spyropoulos, X. Dimitropoulos, in </w:t>
      </w:r>
      <w:r w:rsidRPr="008405A2">
        <w:rPr>
          <w:i/>
        </w:rPr>
        <w:t>Proceedings of the 10th ACM SIGCOMM conference on Internet measurement</w:t>
      </w:r>
      <w:r w:rsidRPr="008405A2">
        <w:t>. (ACM, 2010), pp. 322-327.</w:t>
      </w:r>
    </w:p>
    <w:p w:rsidR="002334D3" w:rsidRPr="008405A2" w:rsidRDefault="002334D3" w:rsidP="002334D3">
      <w:pPr>
        <w:pStyle w:val="EndNoteBibliography"/>
        <w:ind w:left="720" w:hanging="720"/>
      </w:pPr>
    </w:p>
    <w:p w:rsidR="002334D3" w:rsidRDefault="002334D3" w:rsidP="002334D3">
      <w:r>
        <w:fldChar w:fldCharType="end"/>
      </w:r>
    </w:p>
    <w:p w:rsidR="002334D3" w:rsidRDefault="002334D3" w:rsidP="002334D3"/>
    <w:p w:rsidR="002334D3" w:rsidRDefault="002334D3" w:rsidP="002334D3"/>
    <w:p w:rsidR="002334D3" w:rsidRDefault="002334D3" w:rsidP="002334D3"/>
    <w:p w:rsidR="002334D3" w:rsidRDefault="002334D3" w:rsidP="002334D3"/>
    <w:p w:rsidR="002334D3" w:rsidRDefault="002334D3" w:rsidP="002334D3"/>
    <w:p w:rsidR="002334D3" w:rsidRDefault="002334D3" w:rsidP="002334D3"/>
    <w:p w:rsidR="002334D3" w:rsidRDefault="002334D3" w:rsidP="002334D3"/>
    <w:p w:rsidR="002334D3" w:rsidRDefault="002334D3" w:rsidP="002334D3"/>
    <w:p w:rsidR="002334D3" w:rsidRDefault="002334D3" w:rsidP="002334D3"/>
    <w:p w:rsidR="002334D3" w:rsidRDefault="002334D3"/>
    <w:p w:rsidR="00460336" w:rsidRPr="00460336" w:rsidRDefault="00460336" w:rsidP="00460336">
      <w:pPr>
        <w:jc w:val="center"/>
        <w:rPr>
          <w:sz w:val="28"/>
          <w:szCs w:val="28"/>
          <w:u w:val="thick"/>
        </w:rPr>
      </w:pPr>
      <w:r w:rsidRPr="00460336">
        <w:rPr>
          <w:rFonts w:cs="Calibri,Bold"/>
          <w:b/>
          <w:bCs/>
          <w:sz w:val="28"/>
          <w:szCs w:val="28"/>
          <w:u w:val="thick"/>
        </w:rPr>
        <w:t>Annotated</w:t>
      </w:r>
    </w:p>
    <w:p w:rsidR="00460336" w:rsidRDefault="00460336" w:rsidP="00460336"/>
    <w:p w:rsidR="00460336" w:rsidRDefault="00460336" w:rsidP="00460336">
      <w:r>
        <w:fldChar w:fldCharType="begin">
          <w:fldData xml:space="preserve">PEVuZE5vdGU+PENpdGU+PEF1dGhvcj5EdXJ1bWVyaWM8L0F1dGhvcj48WWVhcj4yMDEzPC9ZZWFy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</w:fldData>
        </w:fldChar>
      </w:r>
      <w:r>
        <w:instrText xml:space="preserve"> ADDIN EN.CITE </w:instrText>
      </w:r>
      <w:r>
        <w:fldChar w:fldCharType="begin">
          <w:fldData xml:space="preserve">PEVuZE5vdGU+PENpdGU+PEF1dGhvcj5EdXJ1bWVyaWM8L0F1dGhvcj48WWVhcj4yMDEzPC9ZZWFy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</w:fldData>
        </w:fldChar>
      </w:r>
      <w:r>
        <w:instrText xml:space="preserve"> ADDIN EN.CITE.DATA </w:instrText>
      </w:r>
      <w:r>
        <w:fldChar w:fldCharType="end"/>
      </w:r>
      <w:r>
        <w:fldChar w:fldCharType="separate"/>
      </w:r>
      <w:r>
        <w:rPr>
          <w:noProof/>
        </w:rPr>
        <w:t>(Goldberg, Buff et al. 1998, Anshel, Anshel et al. 1999, Chomsiri 2007, Callegati, Cerroni et al. 2009, Schatzmann, Mühlbauer et al. 2010, Heninger, Durumeric et al. 2012, Clark and van Oorschot 2013, Durumeric, Kasten et al. 2013, Naylor, Finamore et al. 2014)</w:t>
      </w:r>
      <w:r>
        <w:fldChar w:fldCharType="end"/>
      </w:r>
      <w:r>
        <w:t xml:space="preserve"> </w:t>
      </w:r>
    </w:p>
    <w:p w:rsidR="00460336" w:rsidRDefault="00460336" w:rsidP="00460336"/>
    <w:p w:rsidR="00460336" w:rsidRPr="008405A2" w:rsidRDefault="00460336" w:rsidP="00460336">
      <w:pPr>
        <w:pStyle w:val="EndNoteBibliography"/>
      </w:pPr>
      <w:r>
        <w:fldChar w:fldCharType="begin"/>
      </w:r>
      <w:r>
        <w:instrText xml:space="preserve"> ADDIN EN.REFLIST </w:instrText>
      </w:r>
      <w:r>
        <w:fldChar w:fldCharType="separate"/>
      </w:r>
      <w:r w:rsidRPr="008405A2">
        <w:t xml:space="preserve">Anshel, I., et al. (1999). "An algebraic method for public-key cryptography." </w:t>
      </w:r>
      <w:r w:rsidRPr="008405A2">
        <w:rPr>
          <w:u w:val="single"/>
        </w:rPr>
        <w:t>Mathematical Research Letters</w:t>
      </w:r>
      <w:r w:rsidRPr="008405A2">
        <w:t xml:space="preserve"> </w:t>
      </w:r>
      <w:r w:rsidRPr="008405A2">
        <w:rPr>
          <w:b/>
        </w:rPr>
        <w:t>6</w:t>
      </w:r>
      <w:r w:rsidRPr="008405A2">
        <w:t>: 287-292.</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Callegati, F., et al. (2009). "Man-in-the-Middle Attack to the HTTPS Protocol." </w:t>
      </w:r>
      <w:r w:rsidRPr="008405A2">
        <w:rPr>
          <w:u w:val="single"/>
        </w:rPr>
        <w:t>IEEE Security and Privacy</w:t>
      </w:r>
      <w:r w:rsidRPr="008405A2">
        <w:t xml:space="preserve"> </w:t>
      </w:r>
      <w:r w:rsidRPr="008405A2">
        <w:rPr>
          <w:b/>
        </w:rPr>
        <w:t>7</w:t>
      </w:r>
      <w:r w:rsidRPr="008405A2">
        <w:t>(1): 78-81.</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Chomsiri, T. (2007). </w:t>
      </w:r>
      <w:r w:rsidRPr="008405A2">
        <w:rPr>
          <w:u w:val="single"/>
        </w:rPr>
        <w:t>HTTPS Hacking Protection</w:t>
      </w:r>
      <w:r w:rsidRPr="008405A2">
        <w:t>. Advanced Information Networking and Applications Workshops, 2007, AINAW'07. 21st International Conference on, IEEE.</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Clark, J. and P. C. van Oorschot (2013). </w:t>
      </w:r>
      <w:r w:rsidRPr="008405A2">
        <w:rPr>
          <w:u w:val="single"/>
        </w:rPr>
        <w:t>SoK: SSL and HTTPS: Revisiting past challenges and evaluating certificate trust model enhancements</w:t>
      </w:r>
      <w:r w:rsidRPr="008405A2">
        <w:t>. Security and Privacy (SP), 2013 IEEE Symposium on, IEEE.</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Durumeric, Z., et al. (2013). Analysis of the HTTPS certificate ecosystem. </w:t>
      </w:r>
      <w:r w:rsidRPr="008405A2">
        <w:rPr>
          <w:u w:val="single"/>
        </w:rPr>
        <w:t>Proceedings of the 2013 conference on Internet measurement conference</w:t>
      </w:r>
      <w:r w:rsidRPr="008405A2">
        <w:t>. Barcelona, Spain, ACM</w:t>
      </w:r>
      <w:r w:rsidRPr="008405A2">
        <w:rPr>
          <w:b/>
        </w:rPr>
        <w:t xml:space="preserve">: </w:t>
      </w:r>
      <w:r w:rsidRPr="008405A2">
        <w:t>291-304.</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Goldberg, A., et al. (1998). "A comparison of HTTP and HTTPS performance." </w:t>
      </w:r>
      <w:r w:rsidRPr="008405A2">
        <w:rPr>
          <w:u w:val="single"/>
        </w:rPr>
        <w:t>Computer Measurement Group, CMG98</w:t>
      </w:r>
      <w:r w:rsidRPr="008405A2">
        <w:t>.</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Heninger, N., et al. (2012). </w:t>
      </w:r>
      <w:r w:rsidRPr="008405A2">
        <w:rPr>
          <w:u w:val="single"/>
        </w:rPr>
        <w:t>Mining your Ps and Qs: Detection of widespread weak keys in network devices</w:t>
      </w:r>
      <w:r w:rsidRPr="008405A2">
        <w:t>. Presented as part of the 21st USENIX Security Symposium (USENIX Security 12).</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Naylor, D., et al. (2014). </w:t>
      </w:r>
      <w:r w:rsidRPr="008405A2">
        <w:rPr>
          <w:u w:val="single"/>
        </w:rPr>
        <w:t>The cost of the S in HTTPS</w:t>
      </w:r>
      <w:r w:rsidRPr="008405A2">
        <w:t>. Proceedings of the 10th ACM International on Conference on emerging Networking Experiments and Technologies, ACM.</w:t>
      </w:r>
    </w:p>
    <w:p w:rsidR="00460336" w:rsidRPr="008405A2" w:rsidRDefault="00460336" w:rsidP="00460336">
      <w:pPr>
        <w:pStyle w:val="EndNoteBibliography"/>
        <w:spacing w:after="0"/>
        <w:ind w:left="720" w:hanging="720"/>
      </w:pPr>
      <w:r w:rsidRPr="008405A2">
        <w:tab/>
      </w:r>
    </w:p>
    <w:p w:rsidR="00460336" w:rsidRPr="008405A2" w:rsidRDefault="00460336" w:rsidP="00460336">
      <w:pPr>
        <w:pStyle w:val="EndNoteBibliography"/>
      </w:pPr>
      <w:r w:rsidRPr="008405A2">
        <w:t xml:space="preserve">Schatzmann, D., et al. (2010). </w:t>
      </w:r>
      <w:r w:rsidRPr="008405A2">
        <w:rPr>
          <w:u w:val="single"/>
        </w:rPr>
        <w:t>Digging into HTTPS: flow-based classification of webmail traffic</w:t>
      </w:r>
      <w:r w:rsidRPr="008405A2">
        <w:t>. Proceedings of the 10th ACM SIGCOMM conference on Internet measurement, ACM.</w:t>
      </w:r>
    </w:p>
    <w:p w:rsidR="00460336" w:rsidRPr="008405A2" w:rsidRDefault="00460336" w:rsidP="00460336">
      <w:pPr>
        <w:pStyle w:val="EndNoteBibliography"/>
        <w:ind w:left="720" w:hanging="720"/>
      </w:pPr>
      <w:r w:rsidRPr="008405A2">
        <w:tab/>
      </w:r>
    </w:p>
    <w:p w:rsidR="00460336" w:rsidRDefault="00460336" w:rsidP="00460336">
      <w:r>
        <w:fldChar w:fldCharType="end"/>
      </w:r>
    </w:p>
    <w:p w:rsidR="00460336" w:rsidRDefault="00460336" w:rsidP="00460336"/>
    <w:p w:rsidR="00460336" w:rsidRDefault="00460336" w:rsidP="00460336"/>
    <w:p w:rsidR="00460336" w:rsidRDefault="00460336" w:rsidP="00460336"/>
    <w:p w:rsidR="00460336" w:rsidRDefault="00460336" w:rsidP="00460336">
      <w:pPr>
        <w:jc w:val="center"/>
        <w:rPr>
          <w:b/>
          <w:bCs/>
          <w:sz w:val="28"/>
          <w:szCs w:val="28"/>
          <w:u w:val="thick"/>
        </w:rPr>
      </w:pPr>
      <w:r w:rsidRPr="00460336">
        <w:rPr>
          <w:b/>
          <w:bCs/>
          <w:sz w:val="28"/>
          <w:szCs w:val="28"/>
          <w:u w:val="thick"/>
        </w:rPr>
        <w:fldChar w:fldCharType="begin">
          <w:fldData xml:space="preserve">PEVuZE5vdGU+PENpdGU+PEF1dGhvcj5EdXJ1bWVyaWM8L0F1dGhvcj48WWVhcj4yMDEzPC9ZZWFy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</w:fldData>
        </w:fldChar>
      </w:r>
      <w:r w:rsidRPr="00460336">
        <w:rPr>
          <w:b/>
          <w:bCs/>
          <w:sz w:val="28"/>
          <w:szCs w:val="28"/>
          <w:u w:val="thick"/>
        </w:rPr>
        <w:instrText xml:space="preserve"> ADDIN EN.CITE </w:instrText>
      </w:r>
      <w:r w:rsidRPr="00460336">
        <w:rPr>
          <w:b/>
          <w:bCs/>
          <w:sz w:val="28"/>
          <w:szCs w:val="28"/>
          <w:u w:val="thick"/>
        </w:rPr>
        <w:fldChar w:fldCharType="begin">
          <w:fldData xml:space="preserve">PEVuZE5vdGU+PENpdGU+PEF1dGhvcj5EdXJ1bWVyaWM8L0F1dGhvcj48WWVhcj4yMDEzPC9ZZWFy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</w:fldData>
        </w:fldChar>
      </w:r>
      <w:r w:rsidRPr="00460336">
        <w:rPr>
          <w:b/>
          <w:bCs/>
          <w:sz w:val="28"/>
          <w:szCs w:val="28"/>
          <w:u w:val="thick"/>
        </w:rPr>
        <w:instrText xml:space="preserve"> ADDIN EN.CITE.DATA </w:instrText>
      </w:r>
      <w:r w:rsidRPr="00460336">
        <w:rPr>
          <w:b/>
          <w:bCs/>
          <w:sz w:val="28"/>
          <w:szCs w:val="28"/>
          <w:u w:val="thick"/>
        </w:rPr>
      </w:r>
      <w:r w:rsidRPr="00460336">
        <w:rPr>
          <w:b/>
          <w:bCs/>
          <w:sz w:val="28"/>
          <w:szCs w:val="28"/>
          <w:u w:val="thick"/>
        </w:rPr>
        <w:fldChar w:fldCharType="end"/>
      </w:r>
      <w:r w:rsidRPr="00460336">
        <w:rPr>
          <w:b/>
          <w:bCs/>
          <w:sz w:val="28"/>
          <w:szCs w:val="28"/>
          <w:u w:val="thick"/>
        </w:rPr>
      </w:r>
      <w:r w:rsidRPr="00460336">
        <w:rPr>
          <w:b/>
          <w:bCs/>
          <w:sz w:val="28"/>
          <w:szCs w:val="28"/>
          <w:u w:val="thick"/>
        </w:rPr>
        <w:fldChar w:fldCharType="end"/>
      </w:r>
      <w:r w:rsidRPr="00460336">
        <w:rPr>
          <w:b/>
          <w:bCs/>
          <w:sz w:val="28"/>
          <w:szCs w:val="28"/>
          <w:u w:val="thick"/>
        </w:rPr>
        <w:t>Chicago 16</w:t>
      </w:r>
      <w:r w:rsidRPr="00460336">
        <w:rPr>
          <w:b/>
          <w:bCs/>
          <w:sz w:val="28"/>
          <w:szCs w:val="28"/>
          <w:u w:val="thick"/>
          <w:vertAlign w:val="superscript"/>
        </w:rPr>
        <w:t>th</w:t>
      </w:r>
      <w:r w:rsidRPr="00460336">
        <w:rPr>
          <w:b/>
          <w:bCs/>
          <w:sz w:val="28"/>
          <w:szCs w:val="28"/>
          <w:u w:val="thick"/>
        </w:rPr>
        <w:t xml:space="preserve"> Footnote</w:t>
      </w:r>
    </w:p>
    <w:p w:rsidR="00460336" w:rsidRPr="00460336" w:rsidRDefault="00460336" w:rsidP="00460336">
      <w:pPr>
        <w:jc w:val="center"/>
        <w:rPr>
          <w:b/>
          <w:bCs/>
          <w:sz w:val="28"/>
          <w:szCs w:val="28"/>
          <w:u w:val="thick"/>
        </w:rPr>
      </w:pPr>
    </w:p>
    <w:p w:rsidR="00460336" w:rsidRDefault="00460336" w:rsidP="00460336">
      <w:pPr>
        <w:pStyle w:val="EndNoteBibliography"/>
        <w:spacing w:after="0"/>
        <w:ind w:left="720" w:hanging="720"/>
      </w:pPr>
      <w:r>
        <w:fldChar w:fldCharType="begin"/>
      </w:r>
      <w:r>
        <w:instrText xml:space="preserve"> ADDIN EN.REFLIST </w:instrText>
      </w:r>
      <w:r>
        <w:fldChar w:fldCharType="separate"/>
      </w:r>
      <w:r w:rsidRPr="002A32F6">
        <w:t xml:space="preserve">Anshel, Iris, Michael Anshel, and Dorian Goldfeld. "An Algebraic Method for Public-Key Cryptography." </w:t>
      </w:r>
      <w:r w:rsidRPr="002A32F6">
        <w:rPr>
          <w:i/>
        </w:rPr>
        <w:t xml:space="preserve">Mathematical Research Letters </w:t>
      </w:r>
      <w:r w:rsidRPr="002A32F6">
        <w:t>6 (1999): 287-92.</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 xml:space="preserve">Callegati, Franco, Walter Cerroni, and Marco Ramilli. "Man-in-the-Middle Attack to the Https Protocol." </w:t>
      </w:r>
      <w:r w:rsidRPr="002A32F6">
        <w:rPr>
          <w:i/>
        </w:rPr>
        <w:t xml:space="preserve">IEEE Security and Privacy </w:t>
      </w:r>
      <w:r w:rsidRPr="002A32F6">
        <w:t>7, no. 1 (2009): 78-81.</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Chomsiri, Thawatchai. "Https Hacking Protection." Paper presented at the Advanced Information Networking and Applications Workshops, 2007, AINAW'07. 21st International Conference on, 2007.</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Clark, Jeremy, and Paul C van Oorschot. "Sok: Ssl and Https: Revisiting Past Challenges and Evaluating Certificate Trust Model Enhancements." Paper presented at the Security and Privacy (SP), 2013 IEEE Symposium on, 2013.</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 xml:space="preserve">Durumeric, Zakir, James Kasten, Michael Bailey, and J. Alex Halderman. "Analysis of the Https Certificate Ecosystem." In </w:t>
      </w:r>
      <w:r w:rsidRPr="002A32F6">
        <w:rPr>
          <w:i/>
        </w:rPr>
        <w:t>Proceedings of the 2013 conference on Internet measurement conference</w:t>
      </w:r>
      <w:r w:rsidRPr="002A32F6">
        <w:t>, 291-304. Barcelona, Spain: ACM, 2013.</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 xml:space="preserve">Goldberg, Arthur, Robert Buff, and Andrew Schmitt. "A Comparison of Http and Https Performance." </w:t>
      </w:r>
      <w:r w:rsidRPr="002A32F6">
        <w:rPr>
          <w:i/>
        </w:rPr>
        <w:t xml:space="preserve">Computer Measurement Group, CMG98 </w:t>
      </w:r>
      <w:r w:rsidRPr="002A32F6">
        <w:t xml:space="preserve"> (1998).</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Heninger, Nadia, Zakir Durumeric, Eric Wustrow, and J Alex Halderman. "Mining Your Ps and Qs: Detection of Widespread Weak Keys in Network Devices." Paper presented at the Presented as part of the 21st USENIX Security Symposium (USENIX Security 12), 2012.</w:t>
      </w:r>
    </w:p>
    <w:p w:rsidR="00460336" w:rsidRPr="002A32F6" w:rsidRDefault="00460336" w:rsidP="00460336">
      <w:pPr>
        <w:pStyle w:val="EndNoteBibliography"/>
        <w:spacing w:after="0"/>
        <w:ind w:left="720" w:hanging="720"/>
      </w:pPr>
    </w:p>
    <w:p w:rsidR="00460336" w:rsidRDefault="00460336" w:rsidP="00460336">
      <w:pPr>
        <w:pStyle w:val="EndNoteBibliography"/>
        <w:spacing w:after="0"/>
        <w:ind w:left="720" w:hanging="720"/>
      </w:pPr>
      <w:r w:rsidRPr="002A32F6">
        <w:t>Naylor, David, Alessandro Finamore, Ilias Leontiadis, Yan Grunenberger, Marco Mellia, Maurizio Munafò, Konstantina Papagiannaki, and Peter Steenkiste. "The Cost of the S in Https." Paper presented at the Proceedings of the 10th ACM International on Conference on emerging Networking Experiments and Technologies, 2014.</w:t>
      </w:r>
    </w:p>
    <w:p w:rsidR="00460336" w:rsidRPr="002A32F6" w:rsidRDefault="00460336" w:rsidP="00460336">
      <w:pPr>
        <w:pStyle w:val="EndNoteBibliography"/>
        <w:spacing w:after="0"/>
        <w:ind w:left="720" w:hanging="720"/>
      </w:pPr>
    </w:p>
    <w:p w:rsidR="00460336" w:rsidRPr="002A32F6" w:rsidRDefault="00460336" w:rsidP="00460336">
      <w:pPr>
        <w:pStyle w:val="EndNoteBibliography"/>
        <w:ind w:left="720" w:hanging="720"/>
      </w:pPr>
      <w:r w:rsidRPr="002A32F6">
        <w:t>Schatzmann, Dominik, Wolfgang Mühlbauer, Thrasyvoulos Spyropoulos, and Xenofontas Dimitropoulos. "Digging into Https: Flow-Based Classification of Webmail Traffic." Paper presented at the Proceedings of the 10th ACM SIGCOMM conference on Internet measurement, 2010.</w:t>
      </w:r>
    </w:p>
    <w:p w:rsidR="00460336" w:rsidRDefault="00460336" w:rsidP="00460336">
      <w:r>
        <w:fldChar w:fldCharType="end"/>
      </w:r>
    </w:p>
    <w:p w:rsidR="004B0E3F" w:rsidRDefault="004B0E3F" w:rsidP="00460336"/>
    <w:p w:rsidR="004B0E3F" w:rsidRDefault="004B0E3F" w:rsidP="00460336"/>
    <w:p w:rsidR="004B0E3F" w:rsidRDefault="004B0E3F" w:rsidP="00460336"/>
    <w:p w:rsidR="004B0E3F" w:rsidRDefault="004B0E3F" w:rsidP="00460336"/>
    <w:p w:rsidR="004B0E3F" w:rsidRDefault="004B0E3F" w:rsidP="00460336"/>
    <w:p w:rsidR="00F750B2" w:rsidRDefault="00F750B2" w:rsidP="007C61F3">
      <w:pPr>
        <w:bidi/>
        <w:rPr>
          <w:rFonts w:cs="B Nazanin+ Regular"/>
          <w:sz w:val="26"/>
          <w:szCs w:val="26"/>
          <w:lang w:bidi="fa-IR"/>
        </w:rPr>
      </w:pPr>
      <w:r w:rsidRPr="00F750B2">
        <w:rPr>
          <w:rFonts w:cs="B Nazanin+ Regular" w:hint="cs"/>
          <w:sz w:val="26"/>
          <w:szCs w:val="26"/>
          <w:rtl/>
          <w:lang w:bidi="fa-IR"/>
        </w:rPr>
        <w:t xml:space="preserve">حال </w:t>
      </w:r>
      <w:r w:rsidR="007C61F3">
        <w:rPr>
          <w:rFonts w:cs="B Nazanin+ Regular" w:hint="cs"/>
          <w:sz w:val="26"/>
          <w:szCs w:val="26"/>
          <w:rtl/>
          <w:lang w:bidi="fa-IR"/>
        </w:rPr>
        <w:t>نویسندگان</w:t>
      </w:r>
      <w:r w:rsidR="002334D3">
        <w:rPr>
          <w:rFonts w:cs="B Nazanin+ Regular" w:hint="cs"/>
          <w:sz w:val="26"/>
          <w:szCs w:val="26"/>
          <w:rtl/>
          <w:lang w:bidi="fa-IR"/>
        </w:rPr>
        <w:t xml:space="preserve"> </w:t>
      </w:r>
      <w:r w:rsidRPr="00F750B2">
        <w:rPr>
          <w:rFonts w:cs="B Nazanin+ Regular" w:hint="cs"/>
          <w:sz w:val="26"/>
          <w:szCs w:val="26"/>
          <w:rtl/>
          <w:lang w:bidi="fa-IR"/>
        </w:rPr>
        <w:t xml:space="preserve">مقاله ها را با معیار های </w:t>
      </w:r>
      <w:r w:rsidRPr="00F750B2">
        <w:rPr>
          <w:rFonts w:cs="B Nazanin+ Regular"/>
          <w:sz w:val="26"/>
          <w:szCs w:val="26"/>
          <w:lang w:bidi="fa-IR"/>
        </w:rPr>
        <w:t># Of Citation</w:t>
      </w:r>
      <w:r w:rsidRPr="00F750B2">
        <w:rPr>
          <w:rFonts w:cs="B Nazanin+ Regular" w:hint="cs"/>
          <w:sz w:val="26"/>
          <w:szCs w:val="26"/>
          <w:rtl/>
          <w:lang w:bidi="fa-IR"/>
        </w:rPr>
        <w:t xml:space="preserve"> و </w:t>
      </w:r>
      <w:r w:rsidRPr="00F750B2">
        <w:rPr>
          <w:rFonts w:cs="B Nazanin+ Regular"/>
          <w:sz w:val="26"/>
          <w:szCs w:val="26"/>
          <w:lang w:bidi="fa-IR"/>
        </w:rPr>
        <w:t xml:space="preserve"> # h-index</w:t>
      </w:r>
      <w:r w:rsidRPr="00F750B2">
        <w:rPr>
          <w:rFonts w:cs="B Nazanin+ Regular" w:hint="cs"/>
          <w:sz w:val="26"/>
          <w:szCs w:val="26"/>
          <w:rtl/>
          <w:lang w:bidi="fa-IR"/>
        </w:rPr>
        <w:t xml:space="preserve"> می سنجیم .</w:t>
      </w:r>
    </w:p>
    <w:p w:rsidR="00F750B2" w:rsidRPr="007C17F0" w:rsidRDefault="007C17F0" w:rsidP="007C17F0">
      <w:pPr>
        <w:rPr>
          <w:rFonts w:cs="B Nazanin+ Regular"/>
          <w:sz w:val="26"/>
          <w:szCs w:val="26"/>
          <w:rtl/>
          <w:lang w:bidi="fa-IR"/>
        </w:rPr>
      </w:pPr>
      <w:r w:rsidRPr="007C17F0">
        <w:rPr>
          <w:rFonts w:cs="B Nazanin+ Regular"/>
          <w:noProof/>
          <w:sz w:val="26"/>
          <w:szCs w:val="26"/>
        </w:rPr>
        <w:drawing>
          <wp:inline distT="0" distB="0" distL="0" distR="0">
            <wp:extent cx="5943600" cy="894017"/>
            <wp:effectExtent l="0" t="0" r="0" b="1905"/>
            <wp:docPr id="6" name="Picture 6" descr="C:\Users\Mohammad Mehdi\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ohammad Mehdi\Desktop\8.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894017"/>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967683"/>
            <wp:effectExtent l="0" t="0" r="0" b="4445"/>
            <wp:docPr id="7" name="Picture 7" descr="C:\Users\Mohammad Mehdi\Desktop\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ammad Mehdi\Desktop\16.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967683"/>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807868"/>
            <wp:effectExtent l="0" t="0" r="0" b="0"/>
            <wp:docPr id="25" name="Picture 25" descr="C:\Users\Mohammad Mehdi\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ohammad Mehdi\Desktop\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807868"/>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972751"/>
            <wp:effectExtent l="0" t="0" r="0" b="0"/>
            <wp:docPr id="9" name="Picture 9" descr="C:\Users\Mohammad Mehdi\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ohammad Mehdi\Desktop\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972751"/>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763324"/>
            <wp:effectExtent l="0" t="0" r="0" b="0"/>
            <wp:docPr id="12" name="Picture 12" descr="C:\Users\Mohammad Mehdi\Deskto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ohammad Mehdi\Desktop\9.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3324"/>
                    </a:xfrm>
                    <a:prstGeom prst="rect">
                      <a:avLst/>
                    </a:prstGeom>
                    <a:noFill/>
                    <a:ln>
                      <a:noFill/>
                    </a:ln>
                  </pic:spPr>
                </pic:pic>
              </a:graphicData>
            </a:graphic>
          </wp:inline>
        </w:drawing>
      </w:r>
    </w:p>
    <w:p w:rsidR="007C17F0" w:rsidRDefault="007C17F0">
      <w:pPr>
        <w:rPr>
          <w:rFonts w:cs="B Nazanin+ Regular"/>
          <w:sz w:val="26"/>
          <w:szCs w:val="26"/>
          <w:lang w:bidi="fa-IR"/>
        </w:rPr>
      </w:pPr>
      <w:r w:rsidRPr="007C17F0">
        <w:rPr>
          <w:rFonts w:cs="B Nazanin+ Regular"/>
          <w:noProof/>
          <w:sz w:val="26"/>
          <w:szCs w:val="26"/>
        </w:rPr>
        <w:drawing>
          <wp:inline distT="0" distB="0" distL="0" distR="0">
            <wp:extent cx="5943600" cy="1095646"/>
            <wp:effectExtent l="0" t="0" r="0" b="9525"/>
            <wp:docPr id="14" name="Picture 14" descr="C:\Users\Mohammad Mehdi\Deskto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hammad Mehdi\Desktop\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95646"/>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767517"/>
            <wp:effectExtent l="0" t="0" r="0" b="0"/>
            <wp:docPr id="15" name="Picture 15" descr="C:\Users\Mohammad Mehdi\Desktop\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ohammad Mehdi\Desktop\1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7517"/>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985917"/>
            <wp:effectExtent l="0" t="0" r="0" b="5080"/>
            <wp:docPr id="16" name="Picture 16" descr="C:\Users\Mohammad Mehdi\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ohammad Mehdi\Desktop\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985917"/>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767787"/>
            <wp:effectExtent l="0" t="0" r="0" b="0"/>
            <wp:docPr id="17" name="Picture 17" descr="C:\Users\Mohammad Mehdi\Desktop\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hammad Mehdi\Desktop\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67787"/>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810392"/>
            <wp:effectExtent l="0" t="0" r="0" b="8890"/>
            <wp:docPr id="18" name="Picture 18" descr="C:\Users\Mohammad Mehdi\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ohammad Mehdi\Desktop\1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10392"/>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832786"/>
            <wp:effectExtent l="0" t="0" r="0" b="5715"/>
            <wp:docPr id="19" name="Picture 19" descr="C:\Users\Mohammad Mehdi\Deskto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hammad Mehdi\Desktop\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832786"/>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754002"/>
            <wp:effectExtent l="0" t="0" r="0" b="8255"/>
            <wp:docPr id="20" name="Picture 20" descr="C:\Users\Mohammad Mehdi\Desktop\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ohammad Mehdi\Desktop\1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4002"/>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763324"/>
            <wp:effectExtent l="0" t="0" r="0" b="0"/>
            <wp:docPr id="21" name="Picture 21" descr="C:\Users\Mohammad Mehdi\Deskto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hammad Mehdi\Desktop\1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3324"/>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1112719"/>
            <wp:effectExtent l="0" t="0" r="0" b="0"/>
            <wp:docPr id="22" name="Picture 22" descr="C:\Users\Mohammad Mehdi\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ohammad Mehdi\Desktop\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112719"/>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898074"/>
            <wp:effectExtent l="0" t="0" r="0" b="0"/>
            <wp:docPr id="23" name="Picture 23" descr="C:\Users\Mohammad Mehdi\Deskto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ohammad Mehdi\Desktop\1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98074"/>
                    </a:xfrm>
                    <a:prstGeom prst="rect">
                      <a:avLst/>
                    </a:prstGeom>
                    <a:noFill/>
                    <a:ln>
                      <a:noFill/>
                    </a:ln>
                  </pic:spPr>
                </pic:pic>
              </a:graphicData>
            </a:graphic>
          </wp:inline>
        </w:drawing>
      </w:r>
      <w:r w:rsidRPr="007C17F0">
        <w:rPr>
          <w:rFonts w:cs="B Nazanin+ Regular"/>
          <w:noProof/>
          <w:sz w:val="26"/>
          <w:szCs w:val="26"/>
        </w:rPr>
        <w:drawing>
          <wp:inline distT="0" distB="0" distL="0" distR="0">
            <wp:extent cx="5943600" cy="942794"/>
            <wp:effectExtent l="0" t="0" r="0" b="0"/>
            <wp:docPr id="24" name="Picture 24" descr="C:\Users\Mohammad Mehdi\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ohammad Mehdi\Desktop\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942794"/>
                    </a:xfrm>
                    <a:prstGeom prst="rect">
                      <a:avLst/>
                    </a:prstGeom>
                    <a:noFill/>
                    <a:ln>
                      <a:noFill/>
                    </a:ln>
                  </pic:spPr>
                </pic:pic>
              </a:graphicData>
            </a:graphic>
          </wp:inline>
        </w:drawing>
      </w:r>
    </w:p>
    <w:p w:rsidR="002334D3" w:rsidRDefault="002334D3">
      <w:pPr>
        <w:rPr>
          <w:rFonts w:cs="B Nazanin+ Regular"/>
          <w:sz w:val="26"/>
          <w:szCs w:val="26"/>
          <w:lang w:bidi="fa-IR"/>
        </w:rPr>
      </w:pPr>
    </w:p>
    <w:p w:rsidR="002334D3" w:rsidRDefault="002334D3">
      <w:pPr>
        <w:rPr>
          <w:rFonts w:cs="B Nazanin+ Regular"/>
          <w:sz w:val="26"/>
          <w:szCs w:val="26"/>
          <w:lang w:bidi="fa-IR"/>
        </w:rPr>
      </w:pPr>
    </w:p>
    <w:p w:rsidR="00674C1A" w:rsidRDefault="00674C1A" w:rsidP="00674C1A">
      <w:pPr>
        <w:spacing w:line="720" w:lineRule="auto"/>
        <w:rPr>
          <w:rFonts w:cs="B Nazanin+ Regular"/>
          <w:sz w:val="26"/>
          <w:szCs w:val="26"/>
          <w:lang w:bidi="fa-IR"/>
        </w:rPr>
      </w:pPr>
    </w:p>
    <w:p w:rsidR="00582118" w:rsidRDefault="00582118" w:rsidP="00674C1A">
      <w:pPr>
        <w:spacing w:line="720" w:lineRule="auto"/>
        <w:rPr>
          <w:rFonts w:cs="B Nazanin+ Regular"/>
          <w:sz w:val="26"/>
          <w:szCs w:val="26"/>
          <w:lang w:bidi="fa-IR"/>
        </w:rPr>
      </w:pPr>
    </w:p>
    <w:tbl>
      <w:tblPr>
        <w:tblStyle w:val="PlainTable1"/>
        <w:tblW w:w="9658" w:type="dxa"/>
        <w:tblLook w:val="04A0" w:firstRow="1" w:lastRow="0" w:firstColumn="1" w:lastColumn="0" w:noHBand="0" w:noVBand="1"/>
      </w:tblPr>
      <w:tblGrid>
        <w:gridCol w:w="7154"/>
        <w:gridCol w:w="2504"/>
      </w:tblGrid>
      <w:tr w:rsidR="002334D3" w:rsidTr="00674C1A">
        <w:trPr>
          <w:cnfStyle w:val="100000000000" w:firstRow="1" w:lastRow="0" w:firstColumn="0" w:lastColumn="0" w:oddVBand="0" w:evenVBand="0" w:oddHBand="0"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7154" w:type="dxa"/>
            <w:vAlign w:val="bottom"/>
          </w:tcPr>
          <w:p w:rsidR="002334D3" w:rsidRDefault="002334D3" w:rsidP="00674C1A">
            <w:pPr>
              <w:bidi/>
              <w:spacing w:line="276" w:lineRule="auto"/>
              <w:jc w:val="center"/>
              <w:rPr>
                <w:rFonts w:cs="B Nazanin+ Regular"/>
                <w:sz w:val="26"/>
                <w:szCs w:val="26"/>
                <w:rtl/>
                <w:lang w:bidi="fa-IR"/>
              </w:rPr>
            </w:pPr>
            <w:r w:rsidRPr="00582118">
              <w:rPr>
                <w:rFonts w:cs="B Nazanin+ Regular" w:hint="cs"/>
                <w:sz w:val="32"/>
                <w:szCs w:val="32"/>
                <w:rtl/>
                <w:lang w:bidi="fa-IR"/>
              </w:rPr>
              <w:t>عنوان مقاله</w:t>
            </w:r>
          </w:p>
        </w:tc>
        <w:tc>
          <w:tcPr>
            <w:tcW w:w="2504" w:type="dxa"/>
            <w:vAlign w:val="bottom"/>
          </w:tcPr>
          <w:p w:rsidR="002334D3" w:rsidRDefault="002334D3" w:rsidP="00674C1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Regular"/>
                <w:sz w:val="26"/>
                <w:szCs w:val="26"/>
                <w:lang w:bidi="fa-IR"/>
              </w:rPr>
            </w:pPr>
            <w:r w:rsidRPr="00582118">
              <w:rPr>
                <w:rFonts w:cs="B Nazanin+ Regular"/>
                <w:sz w:val="28"/>
                <w:szCs w:val="28"/>
                <w:lang w:bidi="fa-IR"/>
              </w:rPr>
              <w:t># Of Citation</w:t>
            </w:r>
          </w:p>
        </w:tc>
      </w:tr>
      <w:tr w:rsidR="002334D3" w:rsidTr="00582118">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ascii="Microsoft Sans Serif" w:hAnsi="Microsoft Sans Serif" w:cs="Microsoft Sans Serif"/>
                <w:b w:val="0"/>
                <w:bCs w:val="0"/>
                <w:sz w:val="26"/>
                <w:szCs w:val="26"/>
              </w:rPr>
            </w:pPr>
            <w:r w:rsidRPr="00674C1A">
              <w:rPr>
                <w:rFonts w:ascii="Microsoft Sans Serif" w:hAnsi="Microsoft Sans Serif" w:cs="Microsoft Sans Serif"/>
                <w:b w:val="0"/>
                <w:bCs w:val="0"/>
                <w:sz w:val="26"/>
                <w:szCs w:val="26"/>
              </w:rPr>
              <w:t>Analysis of the HTTPS Certificate Ecosystem</w:t>
            </w:r>
          </w:p>
        </w:tc>
        <w:tc>
          <w:tcPr>
            <w:tcW w:w="2504" w:type="dxa"/>
            <w:vAlign w:val="center"/>
          </w:tcPr>
          <w:p w:rsidR="002334D3" w:rsidRDefault="00674C1A" w:rsidP="00582118">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Regular"/>
                <w:sz w:val="26"/>
                <w:szCs w:val="26"/>
                <w:lang w:bidi="fa-IR"/>
              </w:rPr>
            </w:pPr>
            <w:r>
              <w:rPr>
                <w:rFonts w:cs="B Nazanin+ Regular"/>
                <w:sz w:val="26"/>
                <w:szCs w:val="26"/>
                <w:lang w:bidi="fa-IR"/>
              </w:rPr>
              <w:t>Cited by 71</w:t>
            </w:r>
          </w:p>
        </w:tc>
      </w:tr>
      <w:tr w:rsidR="002334D3" w:rsidTr="00582118">
        <w:trPr>
          <w:trHeight w:val="690"/>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A COMPARISON OF HTTP AND HTTPS PERFORMANCE</w:t>
            </w:r>
          </w:p>
        </w:tc>
        <w:tc>
          <w:tcPr>
            <w:tcW w:w="2504" w:type="dxa"/>
            <w:vAlign w:val="center"/>
          </w:tcPr>
          <w:p w:rsidR="002334D3" w:rsidRDefault="00674C1A" w:rsidP="00582118">
            <w:pPr>
              <w:spacing w:line="276" w:lineRule="auto"/>
              <w:jc w:val="center"/>
              <w:cnfStyle w:val="000000000000" w:firstRow="0" w:lastRow="0" w:firstColumn="0" w:lastColumn="0" w:oddVBand="0" w:evenVBand="0" w:oddHBand="0" w:evenHBand="0" w:firstRowFirstColumn="0" w:firstRowLastColumn="0" w:lastRowFirstColumn="0" w:lastRowLastColumn="0"/>
              <w:rPr>
                <w:rFonts w:cs="B Nazanin+ Regular"/>
                <w:sz w:val="26"/>
                <w:szCs w:val="26"/>
                <w:lang w:bidi="fa-IR"/>
              </w:rPr>
            </w:pPr>
            <w:r>
              <w:rPr>
                <w:rFonts w:cs="B Nazanin+ Regular"/>
                <w:sz w:val="26"/>
                <w:szCs w:val="26"/>
                <w:lang w:bidi="fa-IR"/>
              </w:rPr>
              <w:t>Cited by 19</w:t>
            </w:r>
          </w:p>
        </w:tc>
      </w:tr>
      <w:tr w:rsidR="002334D3" w:rsidTr="00582118">
        <w:trPr>
          <w:cnfStyle w:val="000000100000" w:firstRow="0" w:lastRow="0" w:firstColumn="0" w:lastColumn="0" w:oddVBand="0" w:evenVBand="0" w:oddHBand="1" w:evenHBand="0" w:firstRowFirstColumn="0" w:firstRowLastColumn="0" w:lastRowFirstColumn="0" w:lastRowLastColumn="0"/>
          <w:trHeight w:val="1585"/>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autoSpaceDE w:val="0"/>
              <w:autoSpaceDN w:val="0"/>
              <w:adjustRightInd w:val="0"/>
              <w:spacing w:line="360" w:lineRule="auto"/>
              <w:jc w:val="center"/>
              <w:rPr>
                <w:rFonts w:ascii="Microsoft Sans Serif" w:hAnsi="Microsoft Sans Serif" w:cs="Microsoft Sans Serif"/>
                <w:b w:val="0"/>
                <w:bCs w:val="0"/>
                <w:sz w:val="26"/>
                <w:szCs w:val="26"/>
              </w:rPr>
            </w:pPr>
            <w:r w:rsidRPr="00674C1A">
              <w:rPr>
                <w:rFonts w:ascii="Microsoft Sans Serif" w:hAnsi="Microsoft Sans Serif" w:cs="Microsoft Sans Serif"/>
                <w:b w:val="0"/>
                <w:bCs w:val="0"/>
                <w:sz w:val="26"/>
                <w:szCs w:val="26"/>
              </w:rPr>
              <w:t>SSL and HTTPS:</w:t>
            </w:r>
          </w:p>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Revisiting past challenges and evaluating certificate trust model enhancements</w:t>
            </w:r>
          </w:p>
        </w:tc>
        <w:tc>
          <w:tcPr>
            <w:tcW w:w="2504" w:type="dxa"/>
            <w:vAlign w:val="center"/>
          </w:tcPr>
          <w:p w:rsidR="002334D3" w:rsidRDefault="00674C1A" w:rsidP="00582118">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Regular"/>
                <w:sz w:val="26"/>
                <w:szCs w:val="26"/>
                <w:lang w:bidi="fa-IR"/>
              </w:rPr>
            </w:pPr>
            <w:r>
              <w:rPr>
                <w:rFonts w:cs="B Nazanin+ Regular"/>
                <w:sz w:val="26"/>
                <w:szCs w:val="26"/>
                <w:lang w:bidi="fa-IR"/>
              </w:rPr>
              <w:t>Cited by 61</w:t>
            </w:r>
          </w:p>
        </w:tc>
      </w:tr>
      <w:tr w:rsidR="002334D3" w:rsidTr="00582118">
        <w:trPr>
          <w:trHeight w:val="806"/>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Man_ In _ The _ Middle Attack To The HTTPS Protocol</w:t>
            </w:r>
          </w:p>
        </w:tc>
        <w:tc>
          <w:tcPr>
            <w:tcW w:w="2504" w:type="dxa"/>
            <w:vAlign w:val="center"/>
          </w:tcPr>
          <w:p w:rsidR="002334D3" w:rsidRDefault="00674C1A" w:rsidP="00582118">
            <w:pPr>
              <w:spacing w:line="276" w:lineRule="auto"/>
              <w:jc w:val="center"/>
              <w:cnfStyle w:val="000000000000" w:firstRow="0" w:lastRow="0" w:firstColumn="0" w:lastColumn="0" w:oddVBand="0" w:evenVBand="0" w:oddHBand="0" w:evenHBand="0" w:firstRowFirstColumn="0" w:firstRowLastColumn="0" w:lastRowFirstColumn="0" w:lastRowLastColumn="0"/>
              <w:rPr>
                <w:rFonts w:cs="B Nazanin+ Regular"/>
                <w:sz w:val="26"/>
                <w:szCs w:val="26"/>
                <w:lang w:bidi="fa-IR"/>
              </w:rPr>
            </w:pPr>
            <w:r>
              <w:rPr>
                <w:rFonts w:cs="B Nazanin+ Regular"/>
                <w:sz w:val="26"/>
                <w:szCs w:val="26"/>
                <w:lang w:bidi="fa-IR"/>
              </w:rPr>
              <w:t>Cited by 100</w:t>
            </w:r>
          </w:p>
        </w:tc>
      </w:tr>
      <w:tr w:rsidR="002334D3" w:rsidTr="00582118">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The Cost of the "S" in HTTPS</w:t>
            </w:r>
          </w:p>
        </w:tc>
        <w:tc>
          <w:tcPr>
            <w:tcW w:w="2504" w:type="dxa"/>
            <w:vAlign w:val="center"/>
          </w:tcPr>
          <w:p w:rsidR="002334D3" w:rsidRDefault="00674C1A" w:rsidP="00582118">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Regular"/>
                <w:sz w:val="26"/>
                <w:szCs w:val="26"/>
                <w:lang w:bidi="fa-IR"/>
              </w:rPr>
            </w:pPr>
            <w:r>
              <w:rPr>
                <w:rFonts w:cs="B Nazanin+ Regular"/>
                <w:sz w:val="26"/>
                <w:szCs w:val="26"/>
                <w:lang w:bidi="fa-IR"/>
              </w:rPr>
              <w:t>Cited by 93</w:t>
            </w:r>
          </w:p>
        </w:tc>
      </w:tr>
      <w:tr w:rsidR="002334D3" w:rsidTr="00582118">
        <w:trPr>
          <w:trHeight w:val="806"/>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HTTPS Hacking Protection</w:t>
            </w:r>
          </w:p>
        </w:tc>
        <w:tc>
          <w:tcPr>
            <w:tcW w:w="2504" w:type="dxa"/>
            <w:vAlign w:val="center"/>
          </w:tcPr>
          <w:p w:rsidR="002334D3" w:rsidRDefault="00674C1A" w:rsidP="00582118">
            <w:pPr>
              <w:spacing w:line="276" w:lineRule="auto"/>
              <w:jc w:val="center"/>
              <w:cnfStyle w:val="000000000000" w:firstRow="0" w:lastRow="0" w:firstColumn="0" w:lastColumn="0" w:oddVBand="0" w:evenVBand="0" w:oddHBand="0" w:evenHBand="0" w:firstRowFirstColumn="0" w:firstRowLastColumn="0" w:lastRowFirstColumn="0" w:lastRowLastColumn="0"/>
              <w:rPr>
                <w:rFonts w:cs="B Nazanin+ Regular"/>
                <w:sz w:val="26"/>
                <w:szCs w:val="26"/>
                <w:lang w:bidi="fa-IR"/>
              </w:rPr>
            </w:pPr>
            <w:r>
              <w:rPr>
                <w:rFonts w:cs="B Nazanin+ Regular"/>
                <w:sz w:val="26"/>
                <w:szCs w:val="26"/>
                <w:lang w:bidi="fa-IR"/>
              </w:rPr>
              <w:t>Cited by 30</w:t>
            </w:r>
          </w:p>
        </w:tc>
      </w:tr>
      <w:tr w:rsidR="002334D3" w:rsidTr="00582118">
        <w:trPr>
          <w:cnfStyle w:val="000000100000" w:firstRow="0" w:lastRow="0" w:firstColumn="0" w:lastColumn="0" w:oddVBand="0" w:evenVBand="0" w:oddHBand="1" w:evenHBand="0" w:firstRowFirstColumn="0" w:firstRowLastColumn="0" w:lastRowFirstColumn="0" w:lastRowLastColumn="0"/>
          <w:trHeight w:val="1528"/>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AN ALGEBRAIC METHOD FOR PUBLIC-KEY CRYPTOGRAPHY</w:t>
            </w:r>
          </w:p>
        </w:tc>
        <w:tc>
          <w:tcPr>
            <w:tcW w:w="2504" w:type="dxa"/>
            <w:vAlign w:val="center"/>
          </w:tcPr>
          <w:p w:rsidR="002334D3" w:rsidRDefault="00674C1A" w:rsidP="00582118">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Regular"/>
                <w:sz w:val="26"/>
                <w:szCs w:val="26"/>
                <w:lang w:bidi="fa-IR"/>
              </w:rPr>
            </w:pPr>
            <w:r>
              <w:rPr>
                <w:rFonts w:cs="B Nazanin+ Regular"/>
                <w:sz w:val="26"/>
                <w:szCs w:val="26"/>
                <w:lang w:bidi="fa-IR"/>
              </w:rPr>
              <w:t>Cited by 347</w:t>
            </w:r>
          </w:p>
        </w:tc>
      </w:tr>
      <w:tr w:rsidR="002334D3" w:rsidTr="00582118">
        <w:trPr>
          <w:trHeight w:val="1073"/>
        </w:trPr>
        <w:tc>
          <w:tcPr>
            <w:cnfStyle w:val="001000000000" w:firstRow="0" w:lastRow="0" w:firstColumn="1" w:lastColumn="0" w:oddVBand="0" w:evenVBand="0" w:oddHBand="0" w:evenHBand="0" w:firstRowFirstColumn="0" w:firstRowLastColumn="0" w:lastRowFirstColumn="0" w:lastRowLastColumn="0"/>
            <w:tcW w:w="7154" w:type="dxa"/>
            <w:vAlign w:val="center"/>
          </w:tcPr>
          <w:p w:rsidR="002334D3" w:rsidRPr="00674C1A" w:rsidRDefault="002334D3" w:rsidP="00582118">
            <w:pPr>
              <w:spacing w:line="360" w:lineRule="auto"/>
              <w:jc w:val="center"/>
              <w:rPr>
                <w:rFonts w:cs="B Nazanin+ Regular"/>
                <w:b w:val="0"/>
                <w:bCs w:val="0"/>
                <w:sz w:val="26"/>
                <w:szCs w:val="26"/>
                <w:lang w:bidi="fa-IR"/>
              </w:rPr>
            </w:pPr>
            <w:r w:rsidRPr="00674C1A">
              <w:rPr>
                <w:rFonts w:ascii="Microsoft Sans Serif" w:hAnsi="Microsoft Sans Serif" w:cs="Microsoft Sans Serif"/>
                <w:b w:val="0"/>
                <w:bCs w:val="0"/>
                <w:sz w:val="26"/>
                <w:szCs w:val="26"/>
              </w:rPr>
              <w:t xml:space="preserve">Digging into HTTPS: </w:t>
            </w:r>
            <w:proofErr w:type="spellStart"/>
            <w:r w:rsidRPr="00674C1A">
              <w:rPr>
                <w:rFonts w:ascii="Microsoft Sans Serif" w:hAnsi="Microsoft Sans Serif" w:cs="Microsoft Sans Serif"/>
                <w:b w:val="0"/>
                <w:bCs w:val="0"/>
                <w:sz w:val="26"/>
                <w:szCs w:val="26"/>
              </w:rPr>
              <w:t>FlowBased</w:t>
            </w:r>
            <w:proofErr w:type="spellEnd"/>
            <w:r w:rsidRPr="00674C1A">
              <w:rPr>
                <w:rFonts w:ascii="Microsoft Sans Serif" w:hAnsi="Microsoft Sans Serif" w:cs="Microsoft Sans Serif"/>
                <w:b w:val="0"/>
                <w:bCs w:val="0"/>
                <w:sz w:val="26"/>
                <w:szCs w:val="26"/>
              </w:rPr>
              <w:t xml:space="preserve"> Classification of Webmail Traffic</w:t>
            </w:r>
          </w:p>
        </w:tc>
        <w:tc>
          <w:tcPr>
            <w:tcW w:w="2504" w:type="dxa"/>
            <w:vAlign w:val="center"/>
          </w:tcPr>
          <w:p w:rsidR="002334D3" w:rsidRDefault="00674C1A" w:rsidP="00582118">
            <w:pPr>
              <w:spacing w:line="276" w:lineRule="auto"/>
              <w:jc w:val="center"/>
              <w:cnfStyle w:val="000000000000" w:firstRow="0" w:lastRow="0" w:firstColumn="0" w:lastColumn="0" w:oddVBand="0" w:evenVBand="0" w:oddHBand="0" w:evenHBand="0" w:firstRowFirstColumn="0" w:firstRowLastColumn="0" w:lastRowFirstColumn="0" w:lastRowLastColumn="0"/>
              <w:rPr>
                <w:rFonts w:cs="B Nazanin+ Regular"/>
                <w:sz w:val="26"/>
                <w:szCs w:val="26"/>
                <w:lang w:bidi="fa-IR"/>
              </w:rPr>
            </w:pPr>
            <w:r>
              <w:rPr>
                <w:rFonts w:cs="B Nazanin+ Regular"/>
                <w:sz w:val="26"/>
                <w:szCs w:val="26"/>
                <w:lang w:bidi="fa-IR"/>
              </w:rPr>
              <w:t>Cited by 34</w:t>
            </w:r>
          </w:p>
        </w:tc>
      </w:tr>
    </w:tbl>
    <w:p w:rsidR="002334D3" w:rsidRDefault="002334D3">
      <w:pPr>
        <w:rPr>
          <w:rFonts w:cs="B Nazanin+ Regular"/>
          <w:sz w:val="26"/>
          <w:szCs w:val="26"/>
          <w:lang w:bidi="fa-IR"/>
        </w:rPr>
      </w:pPr>
    </w:p>
    <w:p w:rsidR="00BB49B3" w:rsidRDefault="00BB49B3">
      <w:pPr>
        <w:rPr>
          <w:rFonts w:cs="B Nazanin+ Regular"/>
          <w:sz w:val="26"/>
          <w:szCs w:val="26"/>
          <w:lang w:bidi="fa-IR"/>
        </w:rPr>
      </w:pPr>
    </w:p>
    <w:p w:rsidR="00BB49B3" w:rsidRDefault="00BB49B3">
      <w:pPr>
        <w:rPr>
          <w:rFonts w:cs="B Nazanin+ Regular"/>
          <w:sz w:val="26"/>
          <w:szCs w:val="26"/>
          <w:lang w:bidi="fa-IR"/>
        </w:rPr>
      </w:pPr>
    </w:p>
    <w:p w:rsidR="00BB49B3" w:rsidRDefault="00BB49B3">
      <w:pPr>
        <w:rPr>
          <w:rFonts w:cs="B Nazanin+ Regular"/>
          <w:sz w:val="26"/>
          <w:szCs w:val="26"/>
          <w:lang w:bidi="fa-IR"/>
        </w:rPr>
      </w:pPr>
    </w:p>
    <w:p w:rsidR="00BB49B3" w:rsidRDefault="00BB49B3">
      <w:pPr>
        <w:rPr>
          <w:rFonts w:cs="B Nazanin+ Regular"/>
          <w:sz w:val="26"/>
          <w:szCs w:val="26"/>
          <w:rtl/>
          <w:lang w:bidi="fa-IR"/>
        </w:rPr>
      </w:pPr>
    </w:p>
    <w:p w:rsidR="007C61F3" w:rsidRDefault="007C61F3">
      <w:pPr>
        <w:rPr>
          <w:rFonts w:cs="B Nazanin+ Regular"/>
          <w:sz w:val="26"/>
          <w:szCs w:val="26"/>
          <w:rtl/>
          <w:lang w:bidi="fa-IR"/>
        </w:rPr>
      </w:pPr>
    </w:p>
    <w:p w:rsidR="007C61F3" w:rsidRDefault="007C61F3" w:rsidP="007C61F3">
      <w:pPr>
        <w:bidi/>
        <w:rPr>
          <w:rFonts w:cs="B Nazanin+ Regular"/>
          <w:sz w:val="26"/>
          <w:szCs w:val="26"/>
          <w:lang w:bidi="fa-IR"/>
        </w:rPr>
      </w:pPr>
      <w:r>
        <w:rPr>
          <w:rFonts w:cs="B Nazanin+ Regular" w:hint="cs"/>
          <w:sz w:val="26"/>
          <w:szCs w:val="26"/>
          <w:rtl/>
          <w:lang w:bidi="fa-IR"/>
        </w:rPr>
        <w:t xml:space="preserve">معیار سنجی توسط </w:t>
      </w:r>
      <w:r>
        <w:rPr>
          <w:rFonts w:cs="B Nazanin+ Regular"/>
          <w:sz w:val="26"/>
          <w:szCs w:val="26"/>
          <w:lang w:bidi="fa-IR"/>
        </w:rPr>
        <w:t># of Impact Factor</w:t>
      </w:r>
      <w:bookmarkStart w:id="0" w:name="_GoBack"/>
      <w:bookmarkEnd w:id="0"/>
    </w:p>
    <w:p w:rsidR="00BB49B3" w:rsidRPr="007C17F0" w:rsidRDefault="00BB49B3">
      <w:pPr>
        <w:rPr>
          <w:rFonts w:cs="B Nazanin+ Regular"/>
          <w:sz w:val="26"/>
          <w:szCs w:val="26"/>
          <w:lang w:bidi="fa-IR"/>
        </w:rPr>
      </w:pPr>
    </w:p>
    <w:sectPr w:rsidR="00BB49B3" w:rsidRPr="007C17F0" w:rsidSect="00460336">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 Nazanin+ Regular">
    <w:panose1 w:val="01000506000000020004"/>
    <w:charset w:val="B2"/>
    <w:family w:val="auto"/>
    <w:pitch w:val="variable"/>
    <w:sig w:usb0="80002003" w:usb1="80002042"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Bold">
    <w:altName w:val="Arial"/>
    <w:panose1 w:val="00000000000000000000"/>
    <w:charset w:val="00"/>
    <w:family w:val="swiss"/>
    <w:notTrueType/>
    <w:pitch w:val="default"/>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1578B"/>
    <w:multiLevelType w:val="hybridMultilevel"/>
    <w:tmpl w:val="8BF6E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E00"/>
    <w:rsid w:val="000149EC"/>
    <w:rsid w:val="001D4B6F"/>
    <w:rsid w:val="002334D3"/>
    <w:rsid w:val="00460336"/>
    <w:rsid w:val="004B0E3F"/>
    <w:rsid w:val="00582118"/>
    <w:rsid w:val="00674C1A"/>
    <w:rsid w:val="007C0E00"/>
    <w:rsid w:val="007C17F0"/>
    <w:rsid w:val="007C61F3"/>
    <w:rsid w:val="009F7F04"/>
    <w:rsid w:val="00B509A0"/>
    <w:rsid w:val="00BB49B3"/>
    <w:rsid w:val="00F13D3A"/>
    <w:rsid w:val="00F750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195844-0E52-493A-9F3B-0F1B89650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03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6033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0336"/>
    <w:rPr>
      <w:rFonts w:ascii="Calibri" w:hAnsi="Calibri"/>
      <w:noProof/>
    </w:rPr>
  </w:style>
  <w:style w:type="table" w:styleId="TableGrid">
    <w:name w:val="Table Grid"/>
    <w:basedOn w:val="TableNormal"/>
    <w:uiPriority w:val="39"/>
    <w:rsid w:val="00F75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17F0"/>
    <w:pPr>
      <w:ind w:left="720"/>
      <w:contextualSpacing/>
    </w:pPr>
  </w:style>
  <w:style w:type="table" w:styleId="PlainTable1">
    <w:name w:val="Plain Table 1"/>
    <w:basedOn w:val="TableNormal"/>
    <w:uiPriority w:val="41"/>
    <w:rsid w:val="002334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theme" Target="theme/theme1.xml"/><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9</Pages>
  <Words>1173</Words>
  <Characters>669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mousavi</dc:creator>
  <cp:keywords/>
  <dc:description/>
  <cp:lastModifiedBy>mehdi mousavi</cp:lastModifiedBy>
  <cp:revision>9</cp:revision>
  <dcterms:created xsi:type="dcterms:W3CDTF">2016-04-11T04:51:00Z</dcterms:created>
  <dcterms:modified xsi:type="dcterms:W3CDTF">2016-04-11T18:43:00Z</dcterms:modified>
</cp:coreProperties>
</file>